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620DC01F" w14:textId="160C13B2" w:rsidR="00CA3825" w:rsidRPr="00CA3825" w:rsidRDefault="00CA3825">
      <w:pPr>
        <w:rPr>
          <w:b/>
          <w:bCs/>
          <w:u w:val="single"/>
        </w:rPr>
      </w:pPr>
      <w:r>
        <w:rPr>
          <w:b/>
          <w:bCs/>
          <w:u w:val="single"/>
        </w:rPr>
        <w:t>Section A (conservation investment)</w:t>
      </w:r>
    </w:p>
    <w:p w14:paraId="36BA8668" w14:textId="5A993811" w:rsidR="00CA3825" w:rsidRPr="00CA3825" w:rsidRDefault="00CA3825">
      <w:pPr>
        <w:rPr>
          <w:i/>
          <w:iCs/>
        </w:rPr>
      </w:pPr>
      <w:r>
        <w:rPr>
          <w:i/>
          <w:iCs/>
        </w:rPr>
        <w:t>Because the chapter is going to be in two sections, I think I want to avoid</w:t>
      </w:r>
      <w:r w:rsidR="002D0B72">
        <w:rPr>
          <w:i/>
          <w:iCs/>
        </w:rPr>
        <w:t xml:space="preserve"> big overarching sentences about deforestation, as these will end up being repeated. I think it will be better to make statements about deforestation in the context of the main subject i.e. either conservation investment or PES. </w:t>
      </w:r>
    </w:p>
    <w:p w14:paraId="537F7801" w14:textId="77777777" w:rsidR="00CA3825" w:rsidRDefault="00CA3825">
      <w:pPr>
        <w:rPr>
          <w:b/>
          <w:bCs/>
        </w:rPr>
      </w:pPr>
    </w:p>
    <w:p w14:paraId="09A543AC" w14:textId="2CC31814" w:rsidR="00541021" w:rsidRDefault="00541021">
      <w:pPr>
        <w:rPr>
          <w:b/>
          <w:bCs/>
        </w:rPr>
      </w:pPr>
      <w:commentRangeStart w:id="0"/>
      <w:r>
        <w:rPr>
          <w:b/>
          <w:bCs/>
        </w:rPr>
        <w:t xml:space="preserve">Introduction </w:t>
      </w:r>
      <w:commentRangeEnd w:id="0"/>
      <w:r w:rsidR="00580838">
        <w:rPr>
          <w:rStyle w:val="CommentReference"/>
        </w:rPr>
        <w:commentReference w:id="0"/>
      </w:r>
    </w:p>
    <w:p w14:paraId="05ED7D1D" w14:textId="66D10588" w:rsidR="00036854"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commentRangeStart w:id="1"/>
      <w:r w:rsidR="00C4360E">
        <w:fldChar w:fldCharType="begin"/>
      </w:r>
      <w:r w:rsidR="00C4360E">
        <w:instrText xml:space="preserve"> ADDIN ZOTERO_ITEM CSL_CITATION {"citationID":"IhTu8uGi","properties":{"formattedCitation":"(Waldron et al., 2013)","plainCitation":"(Waldron et al., 2013)","noteIndex":0},"citationItems":[{"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360E">
        <w:fldChar w:fldCharType="separate"/>
      </w:r>
      <w:r w:rsidR="00C4360E" w:rsidRPr="00C4360E">
        <w:rPr>
          <w:rFonts w:ascii="Calibri" w:hAnsi="Calibri" w:cs="Calibri"/>
        </w:rPr>
        <w:t>(Waldron et al., 2013)</w:t>
      </w:r>
      <w:r w:rsidR="00C4360E">
        <w:fldChar w:fldCharType="end"/>
      </w:r>
      <w:commentRangeEnd w:id="1"/>
      <w:r w:rsidR="00C4360E">
        <w:rPr>
          <w:rStyle w:val="CommentReference"/>
        </w:rPr>
        <w:commentReference w:id="1"/>
      </w:r>
      <w:r>
        <w:t>.</w:t>
      </w:r>
      <w:r w:rsidR="0009789E">
        <w:t xml:space="preserve"> </w:t>
      </w:r>
      <w:r w:rsidR="00DC39B6">
        <w:t>Previous e</w:t>
      </w:r>
      <w:r w:rsidR="0009789E">
        <w:t xml:space="preserve">stimates suggest that </w:t>
      </w:r>
      <w:r w:rsidR="00DC39B6">
        <w:t xml:space="preserve">in 2010 only 12% of the required $0.875 billion – $1.23 billion was being spent on conservation, leaving </w:t>
      </w:r>
      <w:r w:rsidR="0009789E">
        <w:t>the</w:t>
      </w:r>
      <w:r w:rsidR="00DC39B6">
        <w:t xml:space="preserve"> global</w:t>
      </w:r>
      <w:r w:rsidR="0009789E">
        <w:t xml:space="preserve"> conservation funding shortfall </w:t>
      </w:r>
      <w:r w:rsidR="00DC39B6">
        <w:t>in the order of</w:t>
      </w:r>
      <w:r w:rsidR="0009789E">
        <w:t xml:space="preserve"> </w:t>
      </w:r>
      <w:r w:rsidR="004829F6">
        <w:t>$0.77 billion - $1.08 billion (McCarthy et al 2012)</w:t>
      </w:r>
      <w:r w:rsidR="0009789E">
        <w:t>.</w:t>
      </w:r>
      <w:r w:rsidR="004829F6">
        <w:t xml:space="preserve"> Although global estimates such as these are unlikely to be accurate, the order of magnitude conveys the scale of the funding challenge.</w:t>
      </w:r>
      <w:r w:rsidR="0009789E">
        <w:t xml:space="preserve"> </w:t>
      </w:r>
      <w:r>
        <w:t xml:space="preserve">Therefore, to have the greatest positive effect on </w:t>
      </w:r>
      <w:r w:rsidR="00DD4CC6">
        <w:t xml:space="preserve">the </w:t>
      </w:r>
      <w:r>
        <w:t>conservation</w:t>
      </w:r>
      <w:r w:rsidR="00DD4CC6">
        <w:t xml:space="preserve"> of biodiversity</w:t>
      </w:r>
      <w:r>
        <w:t xml:space="preserve"> as possible, managers</w:t>
      </w:r>
      <w:r w:rsidR="00DD4CC6">
        <w:t xml:space="preserve"> and conservationists</w:t>
      </w:r>
      <w:r>
        <w:t xml:space="preserve"> need to ensure</w:t>
      </w:r>
      <w:r w:rsidR="004829F6">
        <w:t xml:space="preserve"> the</w:t>
      </w:r>
      <w:r>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t xml:space="preserve"> </w:t>
      </w:r>
    </w:p>
    <w:p w14:paraId="6A35E940" w14:textId="77777777" w:rsidR="00FB5AF9" w:rsidRDefault="002D0B72">
      <w:r>
        <w:t xml:space="preserve">Investing conservation funds strategically </w:t>
      </w:r>
      <w:r w:rsidR="00933591">
        <w:t xml:space="preserve">over time </w:t>
      </w:r>
      <w:r>
        <w:t>is made more difficult by the</w:t>
      </w:r>
      <w:r w:rsidR="0009789E">
        <w:t xml:space="preserve"> dominant</w:t>
      </w:r>
      <w:r>
        <w:t xml:space="preserve"> funding model that exists</w:t>
      </w:r>
      <w:r w:rsidR="0009789E">
        <w:t xml:space="preserve"> in conservation</w:t>
      </w:r>
      <w:r w:rsidR="001840CA">
        <w:t xml:space="preserve"> which is based 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t>. Most conservation projects</w:t>
      </w:r>
      <w:r w:rsidR="001840CA">
        <w:t xml:space="preserve"> or initiatives, even in wealthy countries with relatively well-funded protected area networks,</w:t>
      </w:r>
      <w:r>
        <w:t xml:space="preserve"> rely on</w:t>
      </w:r>
      <w:r w:rsidR="001840CA">
        <w:t xml:space="preserve"> such</w:t>
      </w:r>
      <w:r w:rsidR="0009789E">
        <w:t xml:space="preserve"> short-term</w:t>
      </w:r>
      <w:r>
        <w:t xml:space="preserve"> grants to </w:t>
      </w:r>
      <w:r w:rsidR="0009789E">
        <w:t>launch</w:t>
      </w:r>
      <w:r>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 reliant on the ability to leverage external funding through grant applications, which are inherently competitive and have a low success rate. Therefor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in between grants. During these periods financial expenditure is restricted to minimal core activities, </w:t>
      </w:r>
      <w:r w:rsidR="00A026B2">
        <w:t xml:space="preserve">project activities wind down, staff redundancies occur, and initiatives end. These periods can have serious negative effects on conservation projects. </w:t>
      </w:r>
      <w:r w:rsidR="00DD4CC6">
        <w:t>Organisations</w:t>
      </w:r>
      <w:r w:rsidR="00A026B2">
        <w:t xml:space="preserve"> lose talented staff and 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or short-term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5C77AB80" w14:textId="3EE788DD" w:rsidR="00FB5AF9" w:rsidRPr="00FB5AF9" w:rsidRDefault="00FB5AF9">
      <w:pPr>
        <w:rPr>
          <w:i/>
          <w:iCs/>
        </w:rPr>
      </w:pPr>
      <w:r w:rsidRPr="00FB5AF9">
        <w:rPr>
          <w:i/>
          <w:iCs/>
        </w:rPr>
        <w:t>Paragraph with more details about the different types of grants (see outline, para 2)</w:t>
      </w:r>
    </w:p>
    <w:p w14:paraId="57A99B22" w14:textId="11FA7437" w:rsidR="006F5B1B" w:rsidRDefault="00FB5AF9">
      <w:r>
        <w:t>T</w:t>
      </w:r>
      <w:r w:rsidR="00F2118A">
        <w:t xml:space="preserve">he </w:t>
      </w:r>
      <w:r w:rsidR="001D3DF5">
        <w:t>long-term cycle of</w:t>
      </w:r>
      <w:r w:rsidR="00F2118A">
        <w:t xml:space="preserve"> projects apply</w:t>
      </w:r>
      <w:r w:rsidR="001D3DF5">
        <w:t>ing</w:t>
      </w:r>
      <w:r w:rsidR="00F2118A">
        <w:t xml:space="preserve"> for grants</w:t>
      </w:r>
      <w:r w:rsidR="001D3DF5">
        <w:t xml:space="preserve"> to maintain budgets</w:t>
      </w:r>
      <w:r w:rsidR="00F2118A">
        <w:t xml:space="preserve"> leads to ‘</w:t>
      </w:r>
      <w:proofErr w:type="spellStart"/>
      <w:r w:rsidR="00F2118A">
        <w:t>projectification</w:t>
      </w:r>
      <w:proofErr w:type="spellEnd"/>
      <w:r w:rsidR="00F2118A">
        <w:t xml:space="preserve">’,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1D3DF5">
        <w:t xml:space="preserve"> Nevertheless, many conservation projects are unable to fund activities through other means.</w:t>
      </w:r>
      <w:r>
        <w:t xml:space="preserve"> </w:t>
      </w:r>
      <w:r w:rsidR="006F5B1B">
        <w:t xml:space="preserve">Grants for </w:t>
      </w:r>
      <w:r w:rsidR="006F5B1B">
        <w:lastRenderedPageBreak/>
        <w:t>conservation activities vary in size and duration, with larger</w:t>
      </w:r>
      <w:r w:rsidR="005B3788">
        <w:t xml:space="preserve">, long-term </w:t>
      </w:r>
      <w:r w:rsidR="001D3DF5">
        <w:t>grants</w:t>
      </w:r>
      <w:r w:rsidR="001D3DF5">
        <w:t xml:space="preserve">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w:t>
      </w:r>
      <w:proofErr w:type="spellStart"/>
      <w:r w:rsidR="005B3788">
        <w:t>e.g</w:t>
      </w:r>
      <w:proofErr w:type="spellEnd"/>
      <w:r w:rsidR="005B3788">
        <w:t>,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between 1 and 3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management, yet can be limited in the amount of the award that can be spent on overheads, fixed costs, and other core project expenditure such as salaries, fuel, office space, and utilities.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3F51D706" w14:textId="4AB3329D" w:rsidR="002D0B72" w:rsidRDefault="00433A2B">
      <w:r>
        <w:t xml:space="preserve"> </w:t>
      </w:r>
    </w:p>
    <w:p w14:paraId="7776CE01" w14:textId="67725428" w:rsidR="00ED006C" w:rsidRPr="006F5B1B" w:rsidRDefault="00ED006C">
      <w:pPr>
        <w:rPr>
          <w:i/>
          <w:iCs/>
        </w:rPr>
      </w:pPr>
      <w:r w:rsidRPr="006F5B1B">
        <w:rPr>
          <w:i/>
          <w:iCs/>
        </w:rPr>
        <w:t>Paragraph or two on other studies – most are about allocating funding over space</w:t>
      </w:r>
    </w:p>
    <w:p w14:paraId="1DA0A844" w14:textId="505BABAC" w:rsidR="00AA5C2A" w:rsidRPr="006F5B1B" w:rsidRDefault="00AA5C2A">
      <w:pPr>
        <w:rPr>
          <w:i/>
          <w:iCs/>
        </w:rPr>
      </w:pPr>
      <w:r w:rsidRPr="006F5B1B">
        <w:rPr>
          <w:i/>
          <w:iCs/>
        </w:rPr>
        <w:t>Paragraph about human population increases, deforestation, and increasing pressure on landscapes. Understanding how best to invest conservation funds is going to be important.</w:t>
      </w:r>
    </w:p>
    <w:p w14:paraId="67D5C0D2" w14:textId="1B71EEE6" w:rsidR="00AA5C2A" w:rsidRPr="006F5B1B" w:rsidRDefault="00AA5C2A">
      <w:pPr>
        <w:rPr>
          <w:i/>
          <w:iCs/>
        </w:rPr>
      </w:pPr>
      <w:r w:rsidRPr="006F5B1B">
        <w:rPr>
          <w:i/>
          <w:iCs/>
        </w:rPr>
        <w:t xml:space="preserve">Paragraph on the difficulties in studying conservation investment empirically. How simulation modelling can help. Identify and test theory. </w:t>
      </w:r>
    </w:p>
    <w:p w14:paraId="7CE6AE84" w14:textId="5D8F7673" w:rsidR="00AA5C2A" w:rsidRPr="006F5B1B" w:rsidRDefault="00AA5C2A">
      <w:pPr>
        <w:rPr>
          <w:i/>
          <w:iCs/>
        </w:rPr>
      </w:pPr>
      <w:r w:rsidRPr="006F5B1B">
        <w:rPr>
          <w:i/>
          <w:iCs/>
        </w:rPr>
        <w:t>This paper…para</w:t>
      </w:r>
    </w:p>
    <w:p w14:paraId="127C0EF3" w14:textId="77777777" w:rsidR="00AA5C2A" w:rsidRDefault="00AA5C2A"/>
    <w:p w14:paraId="2C1772F1" w14:textId="376400B6" w:rsidR="00A41803" w:rsidRDefault="00433A2B">
      <w:r>
        <w:t>Deforestation is driven by complex array of drivers operating at different scales, and the loss of forests has negative consequences for biodiversity, the climate, ecosystem functioning, human well-being</w:t>
      </w:r>
    </w:p>
    <w:p w14:paraId="383F77BF" w14:textId="77777777" w:rsidR="00A41803" w:rsidRDefault="00A41803"/>
    <w:p w14:paraId="6FB1DC65" w14:textId="77777777" w:rsidR="00A41803" w:rsidRDefault="00A41803"/>
    <w:p w14:paraId="440FE0C5" w14:textId="77777777" w:rsidR="00A41803" w:rsidRDefault="00A41803"/>
    <w:p w14:paraId="35A6EAB1" w14:textId="77777777" w:rsidR="00A41803" w:rsidRDefault="00A41803">
      <w:pPr>
        <w:rPr>
          <w:b/>
          <w:bCs/>
        </w:rPr>
      </w:pPr>
    </w:p>
    <w:p w14:paraId="3EA410F4" w14:textId="77777777" w:rsidR="00A41803" w:rsidRDefault="00A41803">
      <w:pPr>
        <w:rPr>
          <w:b/>
          <w:bCs/>
        </w:rPr>
      </w:pPr>
    </w:p>
    <w:p w14:paraId="0EEB43D1" w14:textId="77777777" w:rsidR="00A41803" w:rsidRDefault="00A41803">
      <w:pPr>
        <w:rPr>
          <w:b/>
          <w:bCs/>
        </w:rPr>
      </w:pPr>
    </w:p>
    <w:p w14:paraId="029B8D90" w14:textId="372B305D" w:rsidR="00A41803" w:rsidRDefault="00A41803">
      <w:pPr>
        <w:rPr>
          <w:b/>
          <w:bCs/>
        </w:rPr>
      </w:pPr>
      <w:r>
        <w:rPr>
          <w:b/>
          <w:bCs/>
        </w:rPr>
        <w:t>Points to remember to make:</w:t>
      </w:r>
    </w:p>
    <w:p w14:paraId="5CFCBE96" w14:textId="77777777" w:rsidR="00A41803" w:rsidRDefault="00A41803">
      <w:r>
        <w:t xml:space="preserve">Look up papers Georgina Mace and someone de </w:t>
      </w:r>
      <w:proofErr w:type="spellStart"/>
      <w:r>
        <w:t>Fonso</w:t>
      </w:r>
      <w:proofErr w:type="spellEnd"/>
      <w:r>
        <w:t xml:space="preserve"> (? Ask Nils) about indicators. They did theoretical work looking at indicators like in species populations etc.</w:t>
      </w:r>
    </w:p>
    <w:p w14:paraId="35B30068" w14:textId="306DB7CD" w:rsidR="00541021" w:rsidRDefault="00A41803">
      <w:r>
        <w:t>Need to make the point that nothing else in my landscape is affecting the system – it is very simplified. It doesn’t matter therefore, where the starting values are, it’s more about the relative relationships.</w:t>
      </w:r>
    </w:p>
    <w:p w14:paraId="7C3102BE" w14:textId="25C59FE3" w:rsidR="007544B5" w:rsidRPr="00541021" w:rsidRDefault="007544B5">
      <w:r>
        <w:lastRenderedPageBreak/>
        <w:t>Towards the end, make sure to mention the benefits of simulation modelling (look at the Twitter discussion Nils was in about papers that emphasis this), and to point out that in order to tease apart theory, you have to make the simulations extreme – pushing things to the extreme pulls apart theoretical ideas so you can see trends etc.</w:t>
      </w:r>
    </w:p>
    <w:sectPr w:rsidR="007544B5" w:rsidRPr="005410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5-28T14:33:00Z" w:initials="MN">
    <w:p w14:paraId="7D2926BD" w14:textId="77777777" w:rsidR="00580838" w:rsidRDefault="00580838">
      <w:pPr>
        <w:pStyle w:val="CommentText"/>
      </w:pPr>
      <w:r>
        <w:rPr>
          <w:rStyle w:val="CommentReference"/>
        </w:rPr>
        <w:annotationRef/>
      </w:r>
      <w:r>
        <w:t>Not sure whether it should be discussion about existing studies on conservation investment, and then subsequent paragraph on</w:t>
      </w:r>
      <w:r w:rsidR="00A026B2">
        <w:t xml:space="preserve"> funding cycles. </w:t>
      </w:r>
    </w:p>
    <w:p w14:paraId="05A20AEB" w14:textId="4B04B04F" w:rsidR="00A026B2" w:rsidRDefault="00A026B2">
      <w:pPr>
        <w:pStyle w:val="CommentText"/>
      </w:pPr>
      <w:r>
        <w:t xml:space="preserve">Or whether it should be first talking about funding cycles, and then going into what has been done on conservation investment already. </w:t>
      </w:r>
    </w:p>
  </w:comment>
  <w:comment w:id="1" w:author="Matthew Nuttall" w:date="2021-08-26T17:14:00Z" w:initials="MN">
    <w:p w14:paraId="7102D18F" w14:textId="0364D2A7" w:rsidR="00C4360E" w:rsidRDefault="00C4360E">
      <w:pPr>
        <w:pStyle w:val="CommentText"/>
      </w:pPr>
      <w:r>
        <w:rPr>
          <w:rStyle w:val="CommentReference"/>
        </w:rPr>
        <w:annotationRef/>
      </w:r>
      <w:r>
        <w:t>Need to find more recent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20AEB" w15:done="0"/>
  <w15:commentEx w15:paraId="7102D1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B7DBC" w16cex:dateUtc="2021-05-28T13:33:00Z"/>
  <w16cex:commentExtensible w16cex:durableId="24D24A75" w16cex:dateUtc="2021-08-26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20AEB" w16cid:durableId="245B7DBC"/>
  <w16cid:commentId w16cid:paraId="7102D18F" w16cid:durableId="24D24A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1840CA"/>
    <w:rsid w:val="001A02E0"/>
    <w:rsid w:val="001D3DF5"/>
    <w:rsid w:val="002D0B72"/>
    <w:rsid w:val="00433A2B"/>
    <w:rsid w:val="004829F6"/>
    <w:rsid w:val="0049467C"/>
    <w:rsid w:val="00541021"/>
    <w:rsid w:val="005760C1"/>
    <w:rsid w:val="00580838"/>
    <w:rsid w:val="005B3788"/>
    <w:rsid w:val="006F5B1B"/>
    <w:rsid w:val="007544B5"/>
    <w:rsid w:val="008B6ED5"/>
    <w:rsid w:val="00933591"/>
    <w:rsid w:val="00A026B2"/>
    <w:rsid w:val="00A41803"/>
    <w:rsid w:val="00AA5C2A"/>
    <w:rsid w:val="00C4360E"/>
    <w:rsid w:val="00C615C6"/>
    <w:rsid w:val="00CA3825"/>
    <w:rsid w:val="00D75DAA"/>
    <w:rsid w:val="00DC39B6"/>
    <w:rsid w:val="00DD4CC6"/>
    <w:rsid w:val="00E35EAE"/>
    <w:rsid w:val="00ED006C"/>
    <w:rsid w:val="00F01CE0"/>
    <w:rsid w:val="00F2118A"/>
    <w:rsid w:val="00F406BD"/>
    <w:rsid w:val="00FB5A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9</TotalTime>
  <Pages>3</Pages>
  <Words>3055</Words>
  <Characters>17417</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3</cp:revision>
  <dcterms:created xsi:type="dcterms:W3CDTF">2021-05-28T10:06:00Z</dcterms:created>
  <dcterms:modified xsi:type="dcterms:W3CDTF">2021-08-30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CrKNnua"/&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